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5059E4" w14:textId="77777777" w:rsidR="009A46B6" w:rsidRPr="00A721D4" w:rsidRDefault="009A46B6" w:rsidP="009A46B6">
      <w:pPr>
        <w:jc w:val="center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Toc88322278"/>
      <w:bookmarkStart w:id="1" w:name="_Toc102889203"/>
      <w:r w:rsidRPr="00A721D4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  <w:bookmarkEnd w:id="0"/>
      <w:bookmarkEnd w:id="1"/>
    </w:p>
    <w:p w14:paraId="319582E1" w14:textId="77777777" w:rsidR="009A46B6" w:rsidRPr="00A721D4" w:rsidRDefault="009A46B6" w:rsidP="009A46B6">
      <w:pPr>
        <w:pStyle w:val="ListParagraph"/>
        <w:spacing w:line="360" w:lineRule="auto"/>
        <w:ind w:firstLine="7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FCABFBD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B248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B2483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B2483">
        <w:rPr>
          <w:rFonts w:ascii="Times New Roman" w:hAnsi="Times New Roman" w:cs="Times New Roman"/>
          <w:sz w:val="24"/>
          <w:szCs w:val="24"/>
        </w:rPr>
        <w:fldChar w:fldCharType="separate"/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Amir, H. (2018). Penanganan Ansietas pada Praktek Kedokteran Gigi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Jurnal B-Dent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94786">
        <w:rPr>
          <w:rFonts w:ascii="Times New Roman" w:hAnsi="Times New Roman" w:cs="Times New Roman"/>
          <w:noProof/>
          <w:sz w:val="24"/>
          <w:szCs w:val="24"/>
        </w:rPr>
        <w:t>(1), 39–45.</w:t>
      </w:r>
    </w:p>
    <w:p w14:paraId="302A92DF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Anisa. (2016)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Mengetahui Kelengkapan Peralatan Odontektomi Molar Tiga Rahang Bawah di Puskesmas Kecamatan Medan Petisah Tahun 2016</w:t>
      </w:r>
      <w:r w:rsidRPr="00C94786">
        <w:rPr>
          <w:rFonts w:ascii="Times New Roman" w:hAnsi="Times New Roman" w:cs="Times New Roman"/>
          <w:noProof/>
          <w:sz w:val="24"/>
          <w:szCs w:val="24"/>
        </w:rPr>
        <w:t>. Universitas Sumatra Utara.</w:t>
      </w:r>
    </w:p>
    <w:p w14:paraId="6C514D5A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April. (2021)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Dentin Jurnal Kedokteran Gigi Terhadap Tingkat Kecemasan Dental Anak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C94786">
        <w:rPr>
          <w:rFonts w:ascii="Times New Roman" w:hAnsi="Times New Roman" w:cs="Times New Roman"/>
          <w:noProof/>
          <w:sz w:val="24"/>
          <w:szCs w:val="24"/>
        </w:rPr>
        <w:t>(1), 26_31.</w:t>
      </w:r>
    </w:p>
    <w:p w14:paraId="06115575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Arifa, S., &amp; Trise, I. N. (2012). Pengaruh Pemberian Informasi Persiapan Op Dengan Pendekatan Komunikasi Terapeutik Terhadap Tingkat Kecemasn Pasien Pre Op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Jurnal Kebidanan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IV</w:t>
      </w:r>
      <w:r w:rsidRPr="00C94786">
        <w:rPr>
          <w:rFonts w:ascii="Times New Roman" w:hAnsi="Times New Roman" w:cs="Times New Roman"/>
          <w:noProof/>
          <w:sz w:val="24"/>
          <w:szCs w:val="24"/>
        </w:rPr>
        <w:t>(01), 40–49.</w:t>
      </w:r>
    </w:p>
    <w:p w14:paraId="6208225F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Arifin, Z. (2018)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Hubungan Pengetahuan dengan Tingkat Kecemasan Pencabutan Gigi</w:t>
      </w:r>
      <w:r w:rsidRPr="00C9478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D1B918B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Bachri, S., Cholid, Z., &amp; Rochim, A. (2017). Perbedaan tingkat kecemasan pasien berdasarkan usia, jenis kelamin, tingkat pendidikan dan pengalaman pencabutan gigi di RSGM FKG Universitas Jember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E-Jurnal Pustaka Kesehatan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94786">
        <w:rPr>
          <w:rFonts w:ascii="Times New Roman" w:hAnsi="Times New Roman" w:cs="Times New Roman"/>
          <w:noProof/>
          <w:sz w:val="24"/>
          <w:szCs w:val="24"/>
        </w:rPr>
        <w:t>(1), 138–144.</w:t>
      </w:r>
    </w:p>
    <w:p w14:paraId="55AB6513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Badu, M. (2013). Kecemasan Matematika dan Cara Menguranginya ( Mathematic Anxiety and How To Reduce It )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94786">
        <w:rPr>
          <w:rFonts w:ascii="Times New Roman" w:hAnsi="Times New Roman" w:cs="Times New Roman"/>
          <w:noProof/>
          <w:sz w:val="24"/>
          <w:szCs w:val="24"/>
        </w:rPr>
        <w:t>(1), 1689–1699.</w:t>
      </w:r>
    </w:p>
    <w:p w14:paraId="2B51732E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Hoem, A. F., Tvermyr, K., &amp; Elde, K. M. (2012). Clinical Management of Adult Patient with Dental Anxiety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Dental Clinics</w:t>
      </w:r>
      <w:r w:rsidRPr="00C9478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EBC670D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Hurlock, E. (2013)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Perkembangan Anak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 (A. Dharma (ed.)). Erlangga.</w:t>
      </w:r>
    </w:p>
    <w:p w14:paraId="4CCA5888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Jafar, M. (2022)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Pemanfaatan Limbah Cangkang Telur Kombinsi Daun Sirih Sebagai Pasta Gigi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94786">
        <w:rPr>
          <w:rFonts w:ascii="Times New Roman" w:hAnsi="Times New Roman" w:cs="Times New Roman"/>
          <w:noProof/>
          <w:sz w:val="24"/>
          <w:szCs w:val="24"/>
        </w:rPr>
        <w:t>, 6–8.</w:t>
      </w:r>
    </w:p>
    <w:p w14:paraId="09B32829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Kurniawati, V. (2014). Derajat Kecemasan Pasien Dengan Rasa Nyeri Pasca Pencabutan Gigi P2 Pada Perawatan Orthodontik Cekat di KliniK Fresh Dental Yogyakarta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Jurnal Gigi Dan Mulut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94786">
        <w:rPr>
          <w:rFonts w:ascii="Times New Roman" w:hAnsi="Times New Roman" w:cs="Times New Roman"/>
          <w:noProof/>
          <w:sz w:val="24"/>
          <w:szCs w:val="24"/>
        </w:rPr>
        <w:t>(1), 31–35.</w:t>
      </w:r>
    </w:p>
    <w:p w14:paraId="39185CB3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Kusuma, A. (2016). Pengantar Komunikasi Antar Budaya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CHANNEL: Jurnal Komunikasi</w:t>
      </w:r>
      <w:r w:rsidRPr="00C9478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6A91484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Literate, S., &amp; Indonesia, J. I. (2020)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View metadata, citation and similar papers at core.ac.uk</w:t>
      </w:r>
      <w:r w:rsidRPr="00C94786">
        <w:rPr>
          <w:rFonts w:ascii="Times New Roman" w:hAnsi="Times New Roman" w:cs="Times New Roman"/>
          <w:noProof/>
          <w:sz w:val="24"/>
          <w:szCs w:val="24"/>
        </w:rPr>
        <w:t>. 274–282.</w:t>
      </w:r>
    </w:p>
    <w:p w14:paraId="4F8515D2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Ngangi, R. S. (2012)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Gambaran Pencabutan Gigi di Balai Pengobatan RSGM Universitas Sam Ratulanggi Tahun 2012</w:t>
      </w:r>
      <w:r w:rsidRPr="00C94786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FA2FB85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Notoadmojo. (2010)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esehatan</w:t>
      </w:r>
      <w:r w:rsidRPr="00C94786">
        <w:rPr>
          <w:rFonts w:ascii="Times New Roman" w:hAnsi="Times New Roman" w:cs="Times New Roman"/>
          <w:noProof/>
          <w:sz w:val="24"/>
          <w:szCs w:val="24"/>
        </w:rPr>
        <w:t>. Rineka Cipta.</w:t>
      </w:r>
    </w:p>
    <w:p w14:paraId="6A97FC2C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Priyanto, A. (2012)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Komunikasi dan Konseling</w:t>
      </w:r>
      <w:r w:rsidRPr="00C94786">
        <w:rPr>
          <w:rFonts w:ascii="Times New Roman" w:hAnsi="Times New Roman" w:cs="Times New Roman"/>
          <w:noProof/>
          <w:sz w:val="24"/>
          <w:szCs w:val="24"/>
        </w:rPr>
        <w:t>. Salemba Medika.</w:t>
      </w:r>
    </w:p>
    <w:p w14:paraId="63B22289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Rahayu, S. (2014). Odontektomi, tatalaksana gigi bungsu impaksi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E-Journal WIDYA Kesehatan Dan Lingkungan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Vol 1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No</w:t>
      </w:r>
      <w:r w:rsidRPr="00C94786">
        <w:rPr>
          <w:rFonts w:ascii="Times New Roman" w:hAnsi="Times New Roman" w:cs="Times New Roman"/>
          <w:noProof/>
          <w:sz w:val="24"/>
          <w:szCs w:val="24"/>
        </w:rPr>
        <w:t>, 81–89.</w:t>
      </w:r>
    </w:p>
    <w:p w14:paraId="43E3D9F4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Rahmawati. (2018). Hubungan Komunikasi Terapeutik dengan Tingkat Kepuasan Pada Pasien di Ruang Rawat Inap RSU dr. H. Koesnadi Bondowoso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Gastronomía Ecuatoriana y Turismo Local.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94786">
        <w:rPr>
          <w:rFonts w:ascii="Times New Roman" w:hAnsi="Times New Roman" w:cs="Times New Roman"/>
          <w:noProof/>
          <w:sz w:val="24"/>
          <w:szCs w:val="24"/>
        </w:rPr>
        <w:t>(69), 5–24.</w:t>
      </w:r>
    </w:p>
    <w:p w14:paraId="172D4CF8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ehatta, V. C., Kandou, J., &amp; Gunawan, P. N. (2014). Gambaran Kecemasan Pencabutan Gigi Anak Di Puskesmas Bahu Manado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E-GIGI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94786">
        <w:rPr>
          <w:rFonts w:ascii="Times New Roman" w:hAnsi="Times New Roman" w:cs="Times New Roman"/>
          <w:noProof/>
          <w:sz w:val="24"/>
          <w:szCs w:val="24"/>
        </w:rPr>
        <w:t>(2). https://doi.org/10.35790/eg.2.2.2014.5830</w:t>
      </w:r>
    </w:p>
    <w:p w14:paraId="3FEE8C14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Rezki, I. M. (2017). Komunikasi Terapeutik Perawat Dengan Tingkat Kecemasan Keluarga Pasien Di Ruang Intensive Care Unit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Dunia Keperawatan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94786">
        <w:rPr>
          <w:rFonts w:ascii="Times New Roman" w:hAnsi="Times New Roman" w:cs="Times New Roman"/>
          <w:noProof/>
          <w:sz w:val="24"/>
          <w:szCs w:val="24"/>
        </w:rPr>
        <w:t>(1), 30. https://doi.org/10.20527/dk.v4i1.2538</w:t>
      </w:r>
    </w:p>
    <w:p w14:paraId="3D80A7C5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Sasmito, P. (2019). Penerapan Teknik Komunikasi Terapeutik Oleh Perawat pada Pasien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Poltekkes Ternate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C94786">
        <w:rPr>
          <w:rFonts w:ascii="Times New Roman" w:hAnsi="Times New Roman" w:cs="Times New Roman"/>
          <w:noProof/>
          <w:sz w:val="24"/>
          <w:szCs w:val="24"/>
        </w:rPr>
        <w:t>(2), 58. https://doi.org/10.32763/juke.v11i2.87</w:t>
      </w:r>
    </w:p>
    <w:p w14:paraId="0BB0F581" w14:textId="77777777" w:rsidR="009A46B6" w:rsidRPr="00C94786" w:rsidRDefault="009A46B6" w:rsidP="009A46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Yahya, N. B. (2016). Gambaran Kecemasan Pasien Ekstraksi Gigi di Rumah Sakit Gigi dan Mulut (RSGM) Unsrat.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Pharmacon</w:t>
      </w:r>
      <w:r w:rsidRPr="00C947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94786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94786">
        <w:rPr>
          <w:rFonts w:ascii="Times New Roman" w:hAnsi="Times New Roman" w:cs="Times New Roman"/>
          <w:noProof/>
          <w:sz w:val="24"/>
          <w:szCs w:val="24"/>
        </w:rPr>
        <w:t>(1), 39–45. https://ejournal.unsrat.ac.id/index.php/pharmacon/article/view/11222</w:t>
      </w:r>
    </w:p>
    <w:p w14:paraId="7FFC56ED" w14:textId="1EC70D8A" w:rsidR="002C43FF" w:rsidRDefault="009A46B6" w:rsidP="009A46B6">
      <w:r w:rsidRPr="006B248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C43FF" w:rsidSect="009A46B6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/>
      <w:pgMar w:top="1440" w:right="1440" w:bottom="1440" w:left="1440" w:header="708" w:footer="708" w:gutter="0"/>
      <w:pgNumType w:start="4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5EAE08B" w14:textId="77777777" w:rsidR="00EC64D0" w:rsidRDefault="00EC64D0" w:rsidP="009A46B6">
      <w:pPr>
        <w:spacing w:after="0" w:line="240" w:lineRule="auto"/>
      </w:pPr>
      <w:r>
        <w:separator/>
      </w:r>
    </w:p>
  </w:endnote>
  <w:endnote w:type="continuationSeparator" w:id="0">
    <w:p w14:paraId="508406FA" w14:textId="77777777" w:rsidR="00EC64D0" w:rsidRDefault="00EC64D0" w:rsidP="009A46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1F5CF3" w14:textId="77777777" w:rsidR="009A46B6" w:rsidRDefault="009A46B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446564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C56712" w14:textId="22CEF5BA" w:rsidR="009A46B6" w:rsidRDefault="009A46B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777969D" w14:textId="77777777" w:rsidR="009A46B6" w:rsidRDefault="009A46B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F42893" w14:textId="77777777" w:rsidR="009A46B6" w:rsidRDefault="009A46B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6F0D45" w14:textId="77777777" w:rsidR="00EC64D0" w:rsidRDefault="00EC64D0" w:rsidP="009A46B6">
      <w:pPr>
        <w:spacing w:after="0" w:line="240" w:lineRule="auto"/>
      </w:pPr>
      <w:r>
        <w:separator/>
      </w:r>
    </w:p>
  </w:footnote>
  <w:footnote w:type="continuationSeparator" w:id="0">
    <w:p w14:paraId="03F0ED31" w14:textId="77777777" w:rsidR="00EC64D0" w:rsidRDefault="00EC64D0" w:rsidP="009A46B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7ABBDC" w14:textId="77777777" w:rsidR="009A46B6" w:rsidRDefault="009A46B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541022" w14:textId="77777777" w:rsidR="009A46B6" w:rsidRDefault="009A46B6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A73BCD" w14:textId="77777777" w:rsidR="009A46B6" w:rsidRDefault="009A46B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A46B6"/>
    <w:rsid w:val="002C43FF"/>
    <w:rsid w:val="009A46B6"/>
    <w:rsid w:val="00EC64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18F3DB"/>
  <w15:chartTrackingRefBased/>
  <w15:docId w15:val="{D458C3DB-7DC7-40FE-9175-0D1FA1E63F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A46B6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A46B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A46B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A46B6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9A46B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A46B6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461</Words>
  <Characters>2628</Characters>
  <Application>Microsoft Office Word</Application>
  <DocSecurity>0</DocSecurity>
  <Lines>21</Lines>
  <Paragraphs>6</Paragraphs>
  <ScaleCrop>false</ScaleCrop>
  <Company/>
  <LinksUpToDate>false</LinksUpToDate>
  <CharactersWithSpaces>30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22-09-22T08:32:00Z</dcterms:created>
  <dcterms:modified xsi:type="dcterms:W3CDTF">2022-09-22T08:36:00Z</dcterms:modified>
</cp:coreProperties>
</file>